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5A69B1B2" w14:textId="20C86708" w:rsidR="00192D8D" w:rsidRPr="00323532" w:rsidRDefault="008C2802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7C6EF6">
        <w:rPr>
          <w:rFonts w:ascii="Times New Roman" w:hAnsi="Times New Roman" w:cs="Times New Roman"/>
          <w:sz w:val="24"/>
          <w:szCs w:val="24"/>
        </w:rPr>
        <w:t>1.9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192D8D" w:rsidRPr="003235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DD641F">
        <w:rPr>
          <w:rFonts w:ascii="Times New Roman" w:hAnsi="Times New Roman" w:cs="Times New Roman" w:hint="eastAsia"/>
          <w:sz w:val="24"/>
          <w:szCs w:val="24"/>
        </w:rPr>
        <w:t>complex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genome structure, the breeding outcomes </w:t>
      </w:r>
      <w:r w:rsidR="00DD641F">
        <w:rPr>
          <w:rFonts w:ascii="Times New Roman" w:hAnsi="Times New Roman" w:cs="Times New Roman"/>
          <w:sz w:val="24"/>
          <w:szCs w:val="24"/>
        </w:rPr>
        <w:t xml:space="preserve">in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>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clonal selections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rely on the end-of-season yields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BC5C4D" w:rsidRPr="003235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. </w:t>
      </w:r>
      <w:r w:rsidR="007A1726">
        <w:rPr>
          <w:rFonts w:ascii="Times New Roman" w:hAnsi="Times New Roman" w:cs="Times New Roman" w:hint="eastAsia"/>
          <w:sz w:val="24"/>
          <w:szCs w:val="24"/>
        </w:rPr>
        <w:t>In</w:t>
      </w:r>
      <w:r w:rsidR="007A1726">
        <w:rPr>
          <w:rFonts w:ascii="Times New Roman" w:hAnsi="Times New Roman" w:cs="Times New Roman"/>
          <w:sz w:val="24"/>
          <w:szCs w:val="24"/>
        </w:rPr>
        <w:t xml:space="preserve"> Australia, the average progress in sugarcane breeding was 190 kg</w:t>
      </w:r>
    </w:p>
    <w:p w14:paraId="699012F7" w14:textId="4CCEE4B9" w:rsidR="00192D8D" w:rsidRPr="00323532" w:rsidRDefault="007A172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gar/ha/year in the past 30 years, about 1%.</w:t>
      </w:r>
    </w:p>
    <w:p w14:paraId="5723536B" w14:textId="477646B6" w:rsidR="002A14DD" w:rsidRPr="00323532" w:rsidRDefault="002A14DD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There are several challenges during the sugarcane breeding.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163F28">
        <w:rPr>
          <w:rFonts w:ascii="Times New Roman" w:hAnsi="Times New Roman" w:cs="Times New Roman" w:hint="eastAsia"/>
          <w:sz w:val="24"/>
          <w:szCs w:val="24"/>
        </w:rPr>
        <w:t>First</w:t>
      </w:r>
      <w:r w:rsidR="00163F28">
        <w:rPr>
          <w:rFonts w:ascii="Times New Roman" w:hAnsi="Times New Roman" w:cs="Times New Roman"/>
          <w:sz w:val="24"/>
          <w:szCs w:val="24"/>
        </w:rPr>
        <w:t xml:space="preserve">, the constraints between conventional breeding methods and low heritability in early-stage sugarcane yield, and causes low correlation within strands.  </w:t>
      </w:r>
    </w:p>
    <w:p w14:paraId="10C0D437" w14:textId="509A0EC8" w:rsidR="002A14DD" w:rsidRPr="00323532" w:rsidRDefault="002A14DD">
      <w:pPr>
        <w:rPr>
          <w:rFonts w:ascii="Times New Roman" w:hAnsi="Times New Roman" w:cs="Times New Roman"/>
        </w:rPr>
      </w:pPr>
    </w:p>
    <w:p w14:paraId="4135EF77" w14:textId="77777777" w:rsidR="002A14DD" w:rsidRPr="00323532" w:rsidRDefault="002A14DD">
      <w:pPr>
        <w:rPr>
          <w:rFonts w:ascii="Times New Roman" w:hAnsi="Times New Roman" w:cs="Times New Roman"/>
        </w:rPr>
      </w:pPr>
    </w:p>
    <w:p w14:paraId="066A1588" w14:textId="77777777" w:rsidR="00BC5C4D" w:rsidRPr="00323532" w:rsidRDefault="00192D8D" w:rsidP="00BC5C4D">
      <w:pPr>
        <w:pStyle w:val="EndNoteBibliography"/>
        <w:rPr>
          <w:rFonts w:ascii="Times New Roman" w:hAnsi="Times New Roman" w:cs="Times New Roman"/>
        </w:rPr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BC5C4D" w:rsidRPr="00323532">
        <w:rPr>
          <w:rFonts w:ascii="Times New Roman" w:hAnsi="Times New Roman" w:cs="Times New Roman"/>
        </w:rPr>
        <w:t>Service, U. S. D. o. A. F. A. (2021). Sugar: World Markets and Trade. World Production, Markets, and Trade Report.</w:t>
      </w:r>
    </w:p>
    <w:p w14:paraId="66216352" w14:textId="77777777" w:rsidR="00BC5C4D" w:rsidRPr="00323532" w:rsidRDefault="00BC5C4D" w:rsidP="00BC5C4D">
      <w:pPr>
        <w:pStyle w:val="EndNoteBibliography"/>
        <w:rPr>
          <w:rFonts w:ascii="Times New Roman" w:hAnsi="Times New Roman" w:cs="Times New Roman"/>
        </w:rPr>
      </w:pPr>
      <w:r w:rsidRPr="00323532">
        <w:rPr>
          <w:rFonts w:ascii="Times New Roman" w:hAnsi="Times New Roman" w:cs="Times New Roman"/>
        </w:rPr>
        <w:t>Wei, X., and Jackson, P. (2017). Addressing slow rates of long-term genetic gain in sugarcane. Pakistan Sugar Journal</w:t>
      </w:r>
      <w:r w:rsidRPr="00323532">
        <w:rPr>
          <w:rFonts w:ascii="Times New Roman" w:hAnsi="Times New Roman" w:cs="Times New Roman"/>
          <w:i/>
        </w:rPr>
        <w:t xml:space="preserve"> 32</w:t>
      </w:r>
      <w:r w:rsidRPr="00323532">
        <w:rPr>
          <w:rFonts w:ascii="Times New Roman" w:hAnsi="Times New Roman" w:cs="Times New Roman"/>
        </w:rPr>
        <w:t>, 23.</w:t>
      </w:r>
    </w:p>
    <w:p w14:paraId="0A0ED878" w14:textId="04D65207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20&lt;/item&gt;&lt;item&gt;22&lt;/item&gt;&lt;/record-ids&gt;&lt;/item&gt;&lt;/Libraries&gt;"/>
  </w:docVars>
  <w:rsids>
    <w:rsidRoot w:val="00DC3E8E"/>
    <w:rsid w:val="000D3DE4"/>
    <w:rsid w:val="00163F28"/>
    <w:rsid w:val="001865F1"/>
    <w:rsid w:val="00192D8D"/>
    <w:rsid w:val="002A14DD"/>
    <w:rsid w:val="00323532"/>
    <w:rsid w:val="005934BF"/>
    <w:rsid w:val="00686B0F"/>
    <w:rsid w:val="007A1726"/>
    <w:rsid w:val="007C6EF6"/>
    <w:rsid w:val="008C2802"/>
    <w:rsid w:val="00AE7F4F"/>
    <w:rsid w:val="00BC5C4D"/>
    <w:rsid w:val="00D5386F"/>
    <w:rsid w:val="00DC3E8E"/>
    <w:rsid w:val="00DD641F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DengXian" w:eastAsia="DengXian" w:hAnsi="DengXian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DengXian" w:eastAsia="DengXian" w:hAnsi="DengXian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DengXian" w:eastAsia="DengXian" w:hAnsi="DengXian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5</TotalTime>
  <Pages>1</Pages>
  <Words>438</Words>
  <Characters>250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3</cp:revision>
  <dcterms:created xsi:type="dcterms:W3CDTF">2021-11-29T05:04:00Z</dcterms:created>
  <dcterms:modified xsi:type="dcterms:W3CDTF">2021-12-01T06:05:00Z</dcterms:modified>
</cp:coreProperties>
</file>